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w:t>
      </w:r>
      <w:proofErr w:type="spellStart"/>
      <w:r>
        <w:t>Panetti</w:t>
      </w:r>
      <w:proofErr w:type="spellEnd"/>
      <w:r>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proofErr w:type="gramStart"/>
      <w:r>
        <w:t>Can use a wrist or concentric tubes to reach into the viewing field of the endoscope.</w:t>
      </w:r>
      <w:proofErr w:type="gramEnd"/>
      <w:r>
        <w:t xml:space="preserv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 xml:space="preserve">Add a stick and play around with the geometries to figure out appropriate body angles/bends/curves to access certain regions – </w:t>
      </w:r>
      <w:proofErr w:type="spellStart"/>
      <w:r>
        <w:t>antrum</w:t>
      </w:r>
      <w:proofErr w:type="spellEnd"/>
      <w:r>
        <w:t xml:space="preserve">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5C3422"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5C3422">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 xml:space="preserve">Cable – (get the details of the cable material and composition, why this specific cable is used to articulate the bending of the tip? </w:t>
      </w:r>
      <w:proofErr w:type="gramStart"/>
      <w:r>
        <w:t>– why do other instruments in the lab use it?)</w:t>
      </w:r>
      <w:proofErr w:type="gramEnd"/>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w:t>
      </w:r>
      <w:proofErr w:type="gramStart"/>
      <w:r>
        <w:t>root(</w:t>
      </w:r>
      <w:proofErr w:type="gramEnd"/>
      <w:r>
        <w: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proofErr w:type="gramStart"/>
      <w:r>
        <w:t>from</w:t>
      </w:r>
      <w:proofErr w:type="gramEnd"/>
      <w:r>
        <w:t xml:space="preserve">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proofErr w:type="gramStart"/>
      <w:r>
        <w:t>Rc</w:t>
      </w:r>
      <w:proofErr w:type="spellEnd"/>
      <w:proofErr w:type="gram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proofErr w:type="gramStart"/>
      <w:r>
        <w:t>Rc</w:t>
      </w:r>
      <w:proofErr w:type="spellEnd"/>
      <w:proofErr w:type="gram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 xml:space="preserve">If Suction instrument OD = 1.2446 + </w:t>
      </w:r>
      <w:proofErr w:type="spellStart"/>
      <w:r>
        <w:t>dx</w:t>
      </w:r>
      <w:proofErr w:type="spellEnd"/>
      <w:r>
        <w:t xml:space="preserve"> (</w:t>
      </w:r>
      <w:proofErr w:type="spellStart"/>
      <w:r>
        <w:t>dx</w:t>
      </w:r>
      <w:proofErr w:type="spellEnd"/>
      <w:r>
        <w:t>=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5C3422">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5C3422">
        <w:fldChar w:fldCharType="separate"/>
      </w:r>
      <w:r w:rsidRPr="00944DA7">
        <w:rPr>
          <w:noProof/>
        </w:rPr>
        <w:t>(1)</w:t>
      </w:r>
      <w:r w:rsidR="005C3422">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5C3422"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 xml:space="preserve">This shows the endoscope and instrument coming into the ear canal (the ear anatomy section is axially cut to expose the </w:t>
      </w:r>
      <w:proofErr w:type="spellStart"/>
      <w:r>
        <w:t>antrum</w:t>
      </w:r>
      <w:proofErr w:type="spellEnd"/>
      <w:r>
        <w:t xml:space="preserve">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t>
      </w:r>
      <w:proofErr w:type="gramStart"/>
      <w:r>
        <w:t>What</w:t>
      </w:r>
      <w:proofErr w:type="gramEnd"/>
      <w:r>
        <w:t xml:space="preserve">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rsidR="00557BE3" w:rsidRDefault="00557BE3" w:rsidP="00557BE3">
      <w:pPr>
        <w:pStyle w:val="ListParagraph"/>
        <w:numPr>
          <w:ilvl w:val="1"/>
          <w:numId w:val="22"/>
        </w:numPr>
      </w:pPr>
      <w:r>
        <w:t xml:space="preserve">CT scans used to outline the </w:t>
      </w:r>
      <w:proofErr w:type="spellStart"/>
      <w:r>
        <w:t>antrum</w:t>
      </w:r>
      <w:proofErr w:type="spellEnd"/>
      <w:r>
        <w:t xml:space="preserve"> and the sinus tympani</w:t>
      </w:r>
    </w:p>
    <w:p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proofErr w:type="spellStart"/>
            <w:r>
              <w:t>Rcmin</w:t>
            </w:r>
            <w:proofErr w:type="spellEnd"/>
            <w:r>
              <w:t xml:space="preserve"> = 2*Ro = </w:t>
            </w:r>
            <w:r w:rsidRPr="00CF201B">
              <w:rPr>
                <w:b/>
              </w:rPr>
              <w:t>1.24mm</w:t>
            </w:r>
          </w:p>
          <w:p w:rsidR="008667A5" w:rsidRDefault="008667A5" w:rsidP="008667A5">
            <w:pPr>
              <w:pStyle w:val="ListParagraph"/>
              <w:ind w:left="0"/>
            </w:pPr>
            <w:proofErr w:type="spellStart"/>
            <w:r>
              <w:t>Smin</w:t>
            </w:r>
            <w:proofErr w:type="spellEnd"/>
            <w:r>
              <w:t xml:space="preserve"> = minimum arc length</w:t>
            </w:r>
          </w:p>
          <w:p w:rsidR="008667A5" w:rsidRDefault="008667A5" w:rsidP="008667A5">
            <w:pPr>
              <w:pStyle w:val="ListParagraph"/>
              <w:ind w:left="0"/>
            </w:pPr>
            <w:r>
              <w:t xml:space="preserve">Ro = outer radius of </w:t>
            </w:r>
            <w:proofErr w:type="spellStart"/>
            <w:r>
              <w:t>NiTi</w:t>
            </w:r>
            <w:proofErr w:type="spellEnd"/>
            <w:r>
              <w:t xml:space="preserve">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proofErr w:type="spellStart"/>
            <w:r w:rsidR="008667A5">
              <w:t>Rc</w:t>
            </w:r>
            <w:proofErr w:type="spellEnd"/>
            <w:r w:rsidR="008667A5">
              <w:t>*</w:t>
            </w:r>
            <w:r>
              <w:sym w:font="Symbol" w:char="F071"/>
            </w:r>
          </w:p>
          <w:p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proofErr w:type="spellStart"/>
      <w:proofErr w:type="gramStart"/>
      <w:r>
        <w:t>Rc</w:t>
      </w:r>
      <w:proofErr w:type="spellEnd"/>
      <w:proofErr w:type="gramEnd"/>
      <w:r>
        <w:t xml:space="preserve"> = [1.24, 3.18]</w:t>
      </w:r>
      <w:bookmarkStart w:id="0" w:name="_GoBack"/>
      <w:bookmarkEnd w:id="0"/>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 xml:space="preserve">Q2: How much bone removal required </w:t>
      </w:r>
      <w:proofErr w:type="gramStart"/>
      <w:r>
        <w:t>to access</w:t>
      </w:r>
      <w:proofErr w:type="gramEnd"/>
      <w:r>
        <w:t xml:space="preserve">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 xml:space="preserve">Q4: Human factors – how did the tool feel to the </w:t>
      </w:r>
      <w:proofErr w:type="gramStart"/>
      <w:r>
        <w:t>surgeon</w:t>
      </w:r>
      <w:proofErr w:type="gramEnd"/>
    </w:p>
    <w:p w:rsidR="00631A09" w:rsidRDefault="00200A2C" w:rsidP="00631A09">
      <w:r w:rsidRPr="00371C2C">
        <w:rPr>
          <w:b/>
          <w:highlight w:val="magenta"/>
        </w:rPr>
        <w:t>Paper on how to find the desired curvature:</w:t>
      </w:r>
      <w:r w:rsidRPr="00371C2C">
        <w:rPr>
          <w:b/>
        </w:rPr>
        <w:t xml:space="preserve"> </w:t>
      </w:r>
      <w:r w:rsidR="005C3422">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5C3422">
        <w:fldChar w:fldCharType="separate"/>
      </w:r>
      <w:r w:rsidRPr="00200A2C">
        <w:rPr>
          <w:noProof/>
        </w:rPr>
        <w:t>(2)</w:t>
      </w:r>
      <w:r w:rsidR="005C3422">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lastRenderedPageBreak/>
        <w:t>From 6 high res CT scans</w:t>
      </w:r>
    </w:p>
    <w:p w:rsidR="00572160" w:rsidRDefault="00C409E4" w:rsidP="00572160">
      <w:r>
        <w:t>15-Aug-2017</w:t>
      </w:r>
    </w:p>
    <w:p w:rsidR="00C409E4" w:rsidRDefault="00C409E4" w:rsidP="00C409E4">
      <w:pPr>
        <w:pStyle w:val="ListParagraph"/>
        <w:numPr>
          <w:ilvl w:val="0"/>
          <w:numId w:val="24"/>
        </w:numPr>
      </w:pPr>
      <w:r>
        <w:t xml:space="preserve">Took CT scans and identified targets for a tool to reach </w:t>
      </w:r>
    </w:p>
    <w:p w:rsidR="00900733" w:rsidRDefault="00AD2B8B" w:rsidP="00572160">
      <w:r>
        <w:rPr>
          <w:noProof/>
          <w:lang w:eastAsia="en-CA"/>
        </w:rPr>
        <w:drawing>
          <wp:inline distT="0" distB="0" distL="0" distR="0">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eastAsia="en-CA"/>
        </w:rPr>
        <w:drawing>
          <wp:inline distT="0" distB="0" distL="0" distR="0">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rsidR="00D761F3" w:rsidRDefault="00D761F3" w:rsidP="00D761F3">
      <w:pPr>
        <w:pStyle w:val="ListParagraph"/>
        <w:numPr>
          <w:ilvl w:val="0"/>
          <w:numId w:val="24"/>
        </w:numPr>
      </w:pPr>
      <w:r>
        <w:t>Printed the 2D area of the tool with different arc lengths in the range identified earlier</w:t>
      </w:r>
    </w:p>
    <w:p w:rsidR="00D761F3" w:rsidRDefault="00D761F3" w:rsidP="00D761F3">
      <w:pPr>
        <w:pStyle w:val="ListParagraph"/>
        <w:numPr>
          <w:ilvl w:val="0"/>
          <w:numId w:val="24"/>
        </w:numPr>
      </w:pPr>
      <w:r>
        <w:t>Printed the other instruments and endoscope with its viewing range to identify what anatomy would be visible and reachable</w:t>
      </w:r>
    </w:p>
    <w:p w:rsidR="00D761F3" w:rsidRPr="00371C2C" w:rsidRDefault="00D761F3" w:rsidP="00D761F3">
      <w:pPr>
        <w:pStyle w:val="ListParagraph"/>
        <w:numPr>
          <w:ilvl w:val="0"/>
          <w:numId w:val="24"/>
        </w:numPr>
      </w:pPr>
      <w:r>
        <w:t>This was a crude test to narrow down which arc length to set</w:t>
      </w:r>
    </w:p>
    <w:p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 xml:space="preserve">C:\Users\arushri </w:t>
      </w:r>
      <w:proofErr w:type="spellStart"/>
      <w:r w:rsidR="00AD2B8B" w:rsidRPr="00C409E4">
        <w:t>swarup</w:t>
      </w:r>
      <w:proofErr w:type="spellEnd"/>
      <w:r w:rsidR="00AD2B8B" w:rsidRPr="00C409E4">
        <w:t xml:space="preserve">\Documents\3D models\CT </w:t>
      </w:r>
      <w:proofErr w:type="spellStart"/>
      <w:r w:rsidR="00AD2B8B" w:rsidRPr="00C409E4">
        <w:t>scans_May</w:t>
      </w:r>
      <w:proofErr w:type="spellEnd"/>
      <w:r w:rsidR="00AD2B8B" w:rsidRPr="00C409E4">
        <w:t xml:space="preserve"> 2017</w:t>
      </w:r>
      <w:r w:rsidR="00AD2B8B">
        <w:t>\</w:t>
      </w:r>
      <w:r w:rsidR="00AD2B8B" w:rsidRPr="00C409E4">
        <w:t>tool arc length and radius of curvature</w:t>
      </w:r>
    </w:p>
    <w:p w:rsidR="00564573" w:rsidRDefault="00564573" w:rsidP="00564573">
      <w:pPr>
        <w:pStyle w:val="ListParagraph"/>
      </w:pPr>
    </w:p>
    <w:p w:rsidR="00564573" w:rsidRDefault="00564573" w:rsidP="00AD2B8B">
      <w:pPr>
        <w:pStyle w:val="ListParagraph"/>
        <w:numPr>
          <w:ilvl w:val="0"/>
          <w:numId w:val="24"/>
        </w:numPr>
      </w:pPr>
      <w:r>
        <w:t>Shorter arc length = stiffer tip which is more desirable to manipulate tissue</w:t>
      </w:r>
    </w:p>
    <w:p w:rsidR="00564573" w:rsidRDefault="00564573" w:rsidP="00564573">
      <w:pPr>
        <w:pStyle w:val="ListParagraph"/>
      </w:pPr>
    </w:p>
    <w:p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rsidR="005E1410" w:rsidRDefault="005E1410" w:rsidP="005E1410">
      <w:pPr>
        <w:pStyle w:val="ListParagraph"/>
      </w:pPr>
    </w:p>
    <w:p w:rsidR="005E1410" w:rsidRDefault="005E1410" w:rsidP="00AD2B8B">
      <w:pPr>
        <w:pStyle w:val="ListParagraph"/>
        <w:numPr>
          <w:ilvl w:val="0"/>
          <w:numId w:val="24"/>
        </w:numPr>
      </w:pPr>
      <w:r>
        <w:t>Make three arc lengths: 2.92mm, 7.5mm and one in the middle (6.1 which was a pass for those targets)</w:t>
      </w:r>
    </w:p>
    <w:p w:rsidR="00812118" w:rsidRDefault="00812118" w:rsidP="00812118">
      <w:r>
        <w:rPr>
          <w:noProof/>
          <w:lang w:eastAsia="en-CA"/>
        </w:rPr>
        <w:drawing>
          <wp:inline distT="0" distB="0" distL="0" distR="0">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rsidR="00572160" w:rsidRDefault="00572160"/>
    <w:p w:rsidR="00200A2C" w:rsidRPr="00371C2C" w:rsidRDefault="00200A2C" w:rsidP="00371C2C"/>
    <w:p w:rsidR="00200A2C" w:rsidRPr="00371C2C" w:rsidRDefault="005C3422"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5C3422"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F1B422A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4">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4"/>
  </w:num>
  <w:num w:numId="11">
    <w:abstractNumId w:val="13"/>
  </w:num>
  <w:num w:numId="12">
    <w:abstractNumId w:val="19"/>
  </w:num>
  <w:num w:numId="13">
    <w:abstractNumId w:val="3"/>
  </w:num>
  <w:num w:numId="14">
    <w:abstractNumId w:val="25"/>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3"/>
  </w:num>
  <w:num w:numId="22">
    <w:abstractNumId w:val="14"/>
  </w:num>
  <w:num w:numId="23">
    <w:abstractNumId w:val="4"/>
  </w:num>
  <w:num w:numId="24">
    <w:abstractNumId w:val="11"/>
  </w:num>
  <w:num w:numId="25">
    <w:abstractNumId w:val="22"/>
  </w:num>
  <w:num w:numId="2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4101E"/>
    <w:rsid w:val="00371C2C"/>
    <w:rsid w:val="00387A72"/>
    <w:rsid w:val="00394112"/>
    <w:rsid w:val="003C3179"/>
    <w:rsid w:val="003D3852"/>
    <w:rsid w:val="003D5B67"/>
    <w:rsid w:val="003D7695"/>
    <w:rsid w:val="003E4626"/>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756C"/>
    <w:rsid w:val="00787968"/>
    <w:rsid w:val="008063EA"/>
    <w:rsid w:val="00806FAF"/>
    <w:rsid w:val="00812118"/>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639CF"/>
    <w:rsid w:val="00AA74B7"/>
    <w:rsid w:val="00AD2B8B"/>
    <w:rsid w:val="00B05DE8"/>
    <w:rsid w:val="00B66D68"/>
    <w:rsid w:val="00BC128D"/>
    <w:rsid w:val="00C01AB7"/>
    <w:rsid w:val="00C1088C"/>
    <w:rsid w:val="00C21461"/>
    <w:rsid w:val="00C31709"/>
    <w:rsid w:val="00C409E4"/>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93BD3-C77D-458C-987E-1866443B3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1</TotalTime>
  <Pages>26</Pages>
  <Words>3378</Words>
  <Characters>19255</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25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0</cp:revision>
  <dcterms:created xsi:type="dcterms:W3CDTF">2016-10-27T19:48:00Z</dcterms:created>
  <dcterms:modified xsi:type="dcterms:W3CDTF">2017-08-18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